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77777777" w:rsidR="00F42879" w:rsidRPr="00F42879" w:rsidRDefault="00F42879" w:rsidP="00F42879">
      <w:pPr>
        <w:pStyle w:val="Heading2"/>
        <w:spacing w:after="240" w:afterAutospacing="0"/>
        <w:rPr>
          <w:sz w:val="24"/>
          <w:szCs w:val="24"/>
          <w:u w:val="single"/>
        </w:rPr>
      </w:pPr>
      <w:r w:rsidRPr="00F42879">
        <w:rPr>
          <w:sz w:val="24"/>
          <w:szCs w:val="24"/>
          <w:u w:val="single"/>
        </w:rPr>
        <w:t>Introduction </w:t>
      </w:r>
    </w:p>
    <w:p w14:paraId="51AD89EF" w14:textId="0D7DE306" w:rsidR="00F42879" w:rsidRDefault="00F42879" w:rsidP="0007661B">
      <w:pPr>
        <w:pStyle w:val="NormalWeb"/>
        <w:spacing w:before="0" w:beforeAutospacing="0" w:after="24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r>
        <w:rPr>
          <w:color w:val="000000"/>
        </w:rPr>
        <w:t xml:space="preserve">Since type 2 diabetes (T2D) is responsible for 90-95% of all diabetes </w:t>
      </w:r>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 In this way, T2D is considered a much more pressing public-health concern than type 1. 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insulin resistanc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5"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6" w:history="1">
        <w:r>
          <w:rPr>
            <w:rStyle w:val="Hyperlink"/>
            <w:color w:val="1155CC"/>
          </w:rPr>
          <w:t>https://pubmed.ncbi.nlm.nih.gov/20660050/</w:t>
        </w:r>
      </w:hyperlink>
      <w:r>
        <w:rPr>
          <w:color w:val="000000"/>
        </w:rPr>
        <w:t xml:space="preserve">). Despite the exact degree to which insulin resistance plays a role in the development of T2D not being entirely understood, it is certainly an important accelerating factor in T2D development. Hence, great efforts are being made in order to investigate factors influencing insulin sensitivity.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7"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07661B">
      <w:pPr>
        <w:pStyle w:val="Norm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proofErr w:type="spellStart"/>
      <w:r>
        <w:rPr>
          <w:color w:val="000000"/>
        </w:rPr>
        <w:t>dyslipidemia</w:t>
      </w:r>
      <w:proofErr w:type="spellEnd"/>
      <w:r>
        <w:rPr>
          <w:color w:val="000000"/>
        </w:rPr>
        <w:t xml:space="preserve"> and unrestrained gluconeogenesis (</w:t>
      </w:r>
      <w:hyperlink r:id="rId8" w:anchor="sec1" w:history="1">
        <w:r>
          <w:rPr>
            <w:rStyle w:val="Hyperlink"/>
            <w:color w:val="1155CC"/>
          </w:rPr>
          <w:t>https://www-sciencedirect-com.ezproxy.ub.unimaas.nl/science/article/pii/S0025712510002051#sec1</w:t>
        </w:r>
      </w:hyperlink>
      <w:r>
        <w:rPr>
          <w:color w:val="000000"/>
        </w:rPr>
        <w:t>). In this way, the metabolome of IR individuals can be expected to be quite different from IS individuals. For example, hypertriglyceridemia is commonly associated with insulin resistance (</w:t>
      </w:r>
      <w:hyperlink r:id="rId9" w:history="1">
        <w:r>
          <w:rPr>
            <w:rStyle w:val="Hyperlink"/>
            <w:color w:val="1155CC"/>
          </w:rPr>
          <w:t>https://www-sciencedirect-com.ezproxy.ub.unimaas.nl/science/article/pii/S0002914999002118</w:t>
        </w:r>
      </w:hyperlink>
      <w:r>
        <w:rPr>
          <w:color w:val="000000"/>
        </w:rPr>
        <w:t xml:space="preserve">). This is most likely due </w:t>
      </w:r>
      <w:r>
        <w:rPr>
          <w:color w:val="000000"/>
        </w:rPr>
        <w:lastRenderedPageBreak/>
        <w:t>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0" w:history="1">
        <w:r>
          <w:rPr>
            <w:rStyle w:val="Hyperlink"/>
            <w:color w:val="1155CC"/>
          </w:rPr>
          <w:t>https://www.jci.org/articles/view/10762</w:t>
        </w:r>
      </w:hyperlink>
      <w:r>
        <w:rPr>
          <w:color w:val="000000"/>
        </w:rPr>
        <w:t>). </w:t>
      </w:r>
    </w:p>
    <w:p w14:paraId="3B6B031D" w14:textId="2A41CB88" w:rsidR="00F42879" w:rsidRPr="00F42879" w:rsidRDefault="00F42879" w:rsidP="0007661B">
      <w:pPr>
        <w:pStyle w:val="NormalWeb"/>
        <w:spacing w:before="0" w:beforeAutospacing="0" w:after="0" w:afterAutospacing="0" w:line="360" w:lineRule="auto"/>
        <w:jc w:val="both"/>
        <w:rPr>
          <w:rStyle w:val="Heading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1"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proofErr w:type="spellStart"/>
      <w:r>
        <w:rPr>
          <w:color w:val="000000"/>
        </w:rPr>
        <w:t>signaling</w:t>
      </w:r>
      <w:proofErr w:type="spellEnd"/>
      <w:r>
        <w:rPr>
          <w:color w:val="000000"/>
        </w:rPr>
        <w:t xml:space="preserve">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2"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3"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diabetes onset. For this reason, this study aims to investigate the differences in the microbiome, host proteome and host metabolome between insulin resistant and insulin sensitive pre diabetics. The majority of analyses quantifying these differences will be done using R. Additional analyses to understand the biological implications will use pathway analysis, network analysis and taxon enrichment set analysis. From the aforementioned research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07661B">
      <w:pPr>
        <w:spacing w:before="360" w:line="360" w:lineRule="auto"/>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07661B">
      <w:pPr>
        <w:pStyle w:val="Heading3"/>
        <w:spacing w:line="360" w:lineRule="auto"/>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78F2E853"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14"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Subject data consisted of steady-state plasma glucose (SSPG) measurements, race, age, gender, classification as either IR or IS and BMI. Subjects were classified as either IR or IS based on their SSPG measurement: a SSPG &lt; 150 mg/dl was deemed insulin-sensitive and a SSPG ≥ 150 mg/dl, insulin resistant. Samples were taken every 3 months but this frequency was increased during periods of environmental/medical 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 (Figure 1). </w:t>
      </w:r>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15"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 xml:space="preserve">Want EJ. LC-MS Untargeted Analysis. </w:t>
      </w:r>
      <w:proofErr w:type="spellStart"/>
      <w:r w:rsidR="009E23ED">
        <w:rPr>
          <w:rFonts w:ascii="Arial" w:hAnsi="Arial" w:cs="Arial"/>
          <w:color w:val="222222"/>
          <w:sz w:val="20"/>
          <w:szCs w:val="20"/>
          <w:shd w:val="clear" w:color="auto" w:fill="FFFFFF"/>
        </w:rPr>
        <w:t>InMetabolic</w:t>
      </w:r>
      <w:proofErr w:type="spellEnd"/>
      <w:r w:rsidR="009E23ED">
        <w:rPr>
          <w:rFonts w:ascii="Arial" w:hAnsi="Arial" w:cs="Arial"/>
          <w:color w:val="222222"/>
          <w:sz w:val="20"/>
          <w:szCs w:val="20"/>
          <w:shd w:val="clear" w:color="auto" w:fill="FFFFFF"/>
        </w:rPr>
        <w:t xml:space="preserve">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16"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17"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07661B">
      <w:pPr>
        <w:spacing w:after="0" w:line="360" w:lineRule="auto"/>
        <w:rPr>
          <w:rFonts w:ascii="Times New Roman" w:eastAsia="Times New Roman" w:hAnsi="Times New Roman" w:cs="Times New Roman"/>
          <w:sz w:val="24"/>
          <w:szCs w:val="24"/>
          <w:lang w:eastAsia="en-GB"/>
        </w:rPr>
      </w:pPr>
    </w:p>
    <w:p w14:paraId="0F53818C" w14:textId="3FF231D1" w:rsidR="00AB7B0F" w:rsidRPr="00AB7B0F" w:rsidRDefault="00AB7B0F" w:rsidP="0007661B">
      <w:pPr>
        <w:spacing w:after="0" w:line="360" w:lineRule="auto"/>
        <w:ind w:left="720"/>
        <w:jc w:val="center"/>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4EF8F595">
            <wp:extent cx="4597400" cy="459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97400" cy="4597400"/>
                    </a:xfrm>
                    <a:prstGeom prst="rect">
                      <a:avLst/>
                    </a:prstGeom>
                    <a:noFill/>
                    <a:ln>
                      <a:noFill/>
                    </a:ln>
                  </pic:spPr>
                </pic:pic>
              </a:graphicData>
            </a:graphic>
          </wp:inline>
        </w:drawing>
      </w:r>
    </w:p>
    <w:p w14:paraId="65015CCC" w14:textId="040DD89D" w:rsidR="00AB7B0F" w:rsidRDefault="00AB7B0F" w:rsidP="0007661B">
      <w:pPr>
        <w:spacing w:after="0" w:line="360" w:lineRule="auto"/>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223BA6AD" w14:textId="77777777" w:rsidR="0007661B" w:rsidRDefault="0007661B" w:rsidP="0007661B">
      <w:pPr>
        <w:spacing w:after="0" w:line="360" w:lineRule="auto"/>
        <w:rPr>
          <w:rFonts w:ascii="Times New Roman" w:eastAsia="Times New Roman" w:hAnsi="Times New Roman" w:cs="Times New Roman"/>
          <w:sz w:val="24"/>
          <w:szCs w:val="24"/>
          <w:lang w:eastAsia="en-GB"/>
        </w:rPr>
      </w:pPr>
    </w:p>
    <w:p w14:paraId="2E076890" w14:textId="46088314" w:rsidR="00AB7B0F" w:rsidRPr="00AB7B0F" w:rsidRDefault="00AB7B0F" w:rsidP="0007661B">
      <w:pPr>
        <w:pStyle w:val="Heading3"/>
        <w:spacing w:line="360" w:lineRule="auto"/>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07661B">
      <w:pPr>
        <w:pStyle w:val="Heading4"/>
        <w:spacing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62FD9DB1" w14:textId="02554944"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this 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Furthermore, the resulting sample population was further filtered to only include subjects that were present in all 3 omics datasets downloaded from the HMP website. </w:t>
      </w:r>
    </w:p>
    <w:p w14:paraId="1BA989E9" w14:textId="77777777" w:rsidR="00AB7B0F" w:rsidRDefault="00AB7B0F" w:rsidP="0007661B">
      <w:pPr>
        <w:spacing w:after="0" w:line="360" w:lineRule="auto"/>
        <w:textAlignment w:val="baseline"/>
        <w:rPr>
          <w:rFonts w:ascii="Times New Roman" w:eastAsia="Times New Roman" w:hAnsi="Times New Roman" w:cs="Times New Roman"/>
          <w:color w:val="000000"/>
          <w:sz w:val="24"/>
          <w:szCs w:val="24"/>
          <w:lang w:eastAsia="en-GB"/>
        </w:rPr>
      </w:pPr>
    </w:p>
    <w:p w14:paraId="36978A2F" w14:textId="638B47C9" w:rsidR="00AB7B0F" w:rsidRPr="00AB7B0F" w:rsidRDefault="00AB7B0F" w:rsidP="0007661B">
      <w:pPr>
        <w:pStyle w:val="Heading4"/>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Proteomic and metabolomic data</w:t>
      </w:r>
    </w:p>
    <w:p w14:paraId="6E9D02B7" w14:textId="77777777"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classified subjects. These samples from each subject were then </w:t>
      </w:r>
      <w:r w:rsidRPr="00AB7B0F">
        <w:rPr>
          <w:rFonts w:ascii="Times New Roman" w:eastAsia="Times New Roman" w:hAnsi="Times New Roman" w:cs="Times New Roman"/>
          <w:color w:val="000000"/>
          <w:sz w:val="24"/>
          <w:szCs w:val="24"/>
          <w:lang w:eastAsia="en-GB"/>
        </w:rPr>
        <w:lastRenderedPageBreak/>
        <w:t xml:space="preserve">averaged together per compound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187E17ED" w14:textId="125BA8CC"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was further filtered to only contain metabolites for whom an HMDB </w:t>
      </w:r>
      <w:r w:rsidR="00293C82">
        <w:rPr>
          <w:rFonts w:ascii="Times New Roman" w:eastAsia="Times New Roman" w:hAnsi="Times New Roman" w:cs="Times New Roman"/>
          <w:color w:val="000000"/>
          <w:sz w:val="24"/>
          <w:szCs w:val="24"/>
          <w:lang w:eastAsia="en-GB"/>
        </w:rPr>
        <w:t>(</w:t>
      </w:r>
      <w:hyperlink r:id="rId19"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as specified </w:t>
      </w:r>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these identifiers are needed in the follow-up analysis. The resulting dataset was normalized by variance stabilization using the </w:t>
      </w:r>
      <w:proofErr w:type="spellStart"/>
      <w:r w:rsidRPr="00AB7B0F">
        <w:rPr>
          <w:rFonts w:ascii="Times New Roman" w:eastAsia="Times New Roman" w:hAnsi="Times New Roman" w:cs="Times New Roman"/>
          <w:color w:val="000000"/>
          <w:sz w:val="24"/>
          <w:szCs w:val="24"/>
          <w:lang w:eastAsia="en-GB"/>
        </w:rPr>
        <w:t>MetaboDiff</w:t>
      </w:r>
      <w:proofErr w:type="spellEnd"/>
      <w:r w:rsidRPr="00AB7B0F">
        <w:rPr>
          <w:rFonts w:ascii="Times New Roman" w:eastAsia="Times New Roman" w:hAnsi="Times New Roman" w:cs="Times New Roman"/>
          <w:color w:val="000000"/>
          <w:sz w:val="24"/>
          <w:szCs w:val="24"/>
          <w:lang w:eastAsia="en-GB"/>
        </w:rPr>
        <w:t xml:space="preserve"> package </w:t>
      </w:r>
      <w:r w:rsidR="00B07C14">
        <w:rPr>
          <w:rFonts w:ascii="Times New Roman" w:eastAsia="Times New Roman" w:hAnsi="Times New Roman" w:cs="Times New Roman"/>
          <w:color w:val="000000"/>
          <w:sz w:val="24"/>
          <w:szCs w:val="24"/>
          <w:lang w:eastAsia="en-GB"/>
        </w:rPr>
        <w:t>(</w:t>
      </w:r>
      <w:hyperlink r:id="rId20"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3EA48CE" w14:textId="77777777" w:rsidR="00AB7B0F" w:rsidRDefault="00AB7B0F" w:rsidP="0007661B">
      <w:pPr>
        <w:spacing w:after="0" w:line="360" w:lineRule="auto"/>
        <w:textAlignment w:val="baseline"/>
        <w:rPr>
          <w:rFonts w:ascii="Times New Roman" w:eastAsia="Times New Roman" w:hAnsi="Times New Roman" w:cs="Times New Roman"/>
          <w:color w:val="000000"/>
          <w:sz w:val="24"/>
          <w:szCs w:val="24"/>
          <w:lang w:eastAsia="en-GB"/>
        </w:rPr>
      </w:pPr>
    </w:p>
    <w:p w14:paraId="386892E0" w14:textId="3DF7CE18" w:rsidR="00AB7B0F" w:rsidRPr="00AB7B0F" w:rsidRDefault="00AB7B0F" w:rsidP="0007661B">
      <w:pPr>
        <w:pStyle w:val="Heading4"/>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1ED7628F" w14:textId="4D82B565"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1"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5EA1D72F" w14:textId="77777777" w:rsidR="00AB7B0F" w:rsidRDefault="00AB7B0F" w:rsidP="0007661B">
      <w:pPr>
        <w:spacing w:after="0" w:line="360" w:lineRule="auto"/>
        <w:textAlignment w:val="baseline"/>
        <w:rPr>
          <w:rFonts w:ascii="Times New Roman" w:eastAsia="Times New Roman" w:hAnsi="Times New Roman" w:cs="Times New Roman"/>
          <w:color w:val="000000"/>
          <w:sz w:val="24"/>
          <w:szCs w:val="24"/>
          <w:lang w:eastAsia="en-GB"/>
        </w:rPr>
      </w:pPr>
    </w:p>
    <w:p w14:paraId="3AA8D2CD" w14:textId="77777777" w:rsidR="00AB7B0F" w:rsidRPr="00AB7B0F" w:rsidRDefault="00AB7B0F" w:rsidP="0007661B">
      <w:pPr>
        <w:pStyle w:val="Heading4"/>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07661B">
      <w:pPr>
        <w:spacing w:after="0" w:line="360" w:lineRule="auto"/>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07661B">
      <w:pPr>
        <w:spacing w:after="0" w:line="360" w:lineRule="auto"/>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bolomic and metagenomic data. </w:t>
      </w:r>
    </w:p>
    <w:p w14:paraId="407E443B" w14:textId="43AFD55B"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07661B">
      <w:pPr>
        <w:spacing w:after="0" w:line="360" w:lineRule="auto"/>
        <w:rPr>
          <w:rFonts w:ascii="Times New Roman" w:eastAsia="Times New Roman" w:hAnsi="Times New Roman" w:cs="Times New Roman"/>
          <w:sz w:val="24"/>
          <w:szCs w:val="24"/>
          <w:lang w:eastAsia="en-GB"/>
        </w:rPr>
      </w:pPr>
    </w:p>
    <w:p w14:paraId="7F0AA65A" w14:textId="77777777" w:rsidR="00AB7B0F" w:rsidRPr="00AB7B0F" w:rsidRDefault="00AB7B0F" w:rsidP="0007661B">
      <w:pPr>
        <w:pStyle w:val="Heading3"/>
        <w:spacing w:line="360" w:lineRule="auto"/>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07661B">
      <w:pPr>
        <w:pStyle w:val="HTMLPreformatted"/>
        <w:shd w:val="clear" w:color="auto" w:fill="FFFFFF"/>
        <w:wordWrap w:val="0"/>
        <w:spacing w:line="360" w:lineRule="auto"/>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2"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w:t>
      </w:r>
      <w:r w:rsidR="00001DCC" w:rsidRPr="00001DCC">
        <w:rPr>
          <w:rFonts w:ascii="Times New Roman" w:hAnsi="Times New Roman" w:cs="Times New Roman"/>
          <w:sz w:val="24"/>
          <w:szCs w:val="24"/>
          <w:bdr w:val="none" w:sz="0" w:space="0" w:color="auto" w:frame="1"/>
        </w:rPr>
        <w:lastRenderedPageBreak/>
        <w:t xml:space="preserv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r w:rsidR="00001DCC" w:rsidRPr="00001DCC">
        <w:rPr>
          <w:rFonts w:ascii="Times New Roman" w:hAnsi="Times New Roman" w:cs="Times New Roman"/>
          <w:sz w:val="24"/>
          <w:szCs w:val="24"/>
          <w:bdr w:val="none" w:sz="0" w:space="0" w:color="auto" w:frame="1"/>
        </w:rPr>
        <w:t>vegan:Community</w:t>
      </w:r>
      <w:proofErr w:type="spell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5A205448" w14:textId="04EC6F1E"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254E29DF" w14:textId="77777777" w:rsidR="00AB7B0F" w:rsidRPr="00AB7B0F" w:rsidRDefault="00AB7B0F" w:rsidP="0007661B">
      <w:pPr>
        <w:spacing w:after="0" w:line="360" w:lineRule="auto"/>
        <w:rPr>
          <w:rFonts w:ascii="Times New Roman" w:eastAsia="Times New Roman" w:hAnsi="Times New Roman" w:cs="Times New Roman"/>
          <w:sz w:val="24"/>
          <w:szCs w:val="24"/>
          <w:lang w:eastAsia="en-GB"/>
        </w:rPr>
      </w:pPr>
    </w:p>
    <w:p w14:paraId="42A91013" w14:textId="7D8DEAFB"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6ADA8E5A" w14:textId="77777777" w:rsidR="00AB7B0F" w:rsidRPr="00AB7B0F" w:rsidRDefault="00AB7B0F" w:rsidP="0007661B">
      <w:pPr>
        <w:spacing w:after="0" w:line="360" w:lineRule="auto"/>
        <w:rPr>
          <w:rFonts w:ascii="Times New Roman" w:eastAsia="Times New Roman" w:hAnsi="Times New Roman" w:cs="Times New Roman"/>
          <w:sz w:val="24"/>
          <w:szCs w:val="24"/>
          <w:lang w:eastAsia="en-GB"/>
        </w:rPr>
      </w:pPr>
    </w:p>
    <w:p w14:paraId="5D9410A6" w14:textId="77777777" w:rsidR="00AB7B0F" w:rsidRPr="00AB7B0F" w:rsidRDefault="00AB7B0F" w:rsidP="0007661B">
      <w:pPr>
        <w:pStyle w:val="Heading3"/>
        <w:spacing w:line="360" w:lineRule="auto"/>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144F972F" w14:textId="1CB75518"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21E1A244" w14:textId="77777777" w:rsidR="00AB7B0F" w:rsidRDefault="00AB7B0F" w:rsidP="0007661B">
      <w:pPr>
        <w:spacing w:after="0" w:line="360" w:lineRule="auto"/>
        <w:textAlignment w:val="baseline"/>
        <w:rPr>
          <w:rFonts w:ascii="Times New Roman" w:eastAsia="Times New Roman" w:hAnsi="Times New Roman" w:cs="Times New Roman"/>
          <w:color w:val="000000"/>
          <w:sz w:val="24"/>
          <w:szCs w:val="24"/>
          <w:lang w:eastAsia="en-GB"/>
        </w:rPr>
      </w:pPr>
    </w:p>
    <w:p w14:paraId="4C67A89C" w14:textId="1BFF07F9" w:rsidR="00AB7B0F" w:rsidRPr="00AB7B0F" w:rsidRDefault="00AB7B0F" w:rsidP="0007661B">
      <w:pPr>
        <w:pStyle w:val="Heading4"/>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07661B">
      <w:pPr>
        <w:pStyle w:val="HTMLPreformatted"/>
        <w:shd w:val="clear" w:color="auto" w:fill="FFFFFF"/>
        <w:wordWrap w:val="0"/>
        <w:spacing w:line="360" w:lineRule="auto"/>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G.K.(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w:t>
      </w:r>
      <w:proofErr w:type="spellStart"/>
      <w:r w:rsidRPr="00AB7B0F">
        <w:rPr>
          <w:rFonts w:ascii="Times New Roman" w:hAnsi="Times New Roman" w:cs="Times New Roman"/>
          <w:color w:val="000000"/>
          <w:sz w:val="24"/>
          <w:szCs w:val="24"/>
        </w:rPr>
        <w:t>MetaboDiff</w:t>
      </w:r>
      <w:proofErr w:type="spellEnd"/>
      <w:r w:rsidRPr="00AB7B0F">
        <w:rPr>
          <w:rFonts w:ascii="Times New Roman" w:hAnsi="Times New Roman" w:cs="Times New Roman"/>
          <w:color w:val="000000"/>
          <w:sz w:val="24"/>
          <w:szCs w:val="24"/>
        </w:rPr>
        <w:t xml:space="preserve">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 xml:space="preserve">Andreas Mock (2020). </w:t>
      </w:r>
      <w:proofErr w:type="spellStart"/>
      <w:r w:rsidR="00565B36">
        <w:rPr>
          <w:rStyle w:val="gd15mcfceub"/>
          <w:rFonts w:ascii="Lucida Console" w:hAnsi="Lucida Console"/>
          <w:color w:val="000000"/>
          <w:bdr w:val="none" w:sz="0" w:space="0" w:color="auto" w:frame="1"/>
        </w:rPr>
        <w:t>MetaboDiff</w:t>
      </w:r>
      <w:proofErr w:type="spellEnd"/>
      <w:r w:rsidR="00565B36">
        <w:rPr>
          <w:rStyle w:val="gd15mcfceub"/>
          <w:rFonts w:ascii="Lucida Console" w:hAnsi="Lucida Console"/>
          <w:color w:val="000000"/>
          <w:bdr w:val="none" w:sz="0" w:space="0" w:color="auto" w:frame="1"/>
        </w:rPr>
        <w:t>: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064B5C1D" w14:textId="441A0A99" w:rsidR="00AB7B0F" w:rsidRPr="00AB7B0F" w:rsidRDefault="00565B36" w:rsidP="0007661B">
      <w:pPr>
        <w:spacing w:after="0"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72EC1F7F" w14:textId="77777777" w:rsidR="00AB7B0F" w:rsidRDefault="00AB7B0F" w:rsidP="0007661B">
      <w:pPr>
        <w:spacing w:after="0" w:line="360" w:lineRule="auto"/>
        <w:textAlignment w:val="baseline"/>
        <w:rPr>
          <w:rFonts w:ascii="Times New Roman" w:eastAsia="Times New Roman" w:hAnsi="Times New Roman" w:cs="Times New Roman"/>
          <w:color w:val="000000"/>
          <w:sz w:val="24"/>
          <w:szCs w:val="24"/>
          <w:lang w:eastAsia="en-GB"/>
        </w:rPr>
      </w:pPr>
    </w:p>
    <w:p w14:paraId="14197EFB" w14:textId="4F8315E7" w:rsidR="00AB7B0F" w:rsidRPr="00AB7B0F" w:rsidRDefault="00AB7B0F" w:rsidP="0007661B">
      <w:pPr>
        <w:pStyle w:val="Heading4"/>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312930BC" w14:textId="39D005A6" w:rsidR="00AB7B0F" w:rsidRPr="00251850" w:rsidRDefault="00AB7B0F" w:rsidP="0007661B">
      <w:pPr>
        <w:spacing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3"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24"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2EEF4BC9" w14:textId="77777777" w:rsidR="00AB7B0F" w:rsidRPr="00AB7B0F" w:rsidRDefault="00AB7B0F" w:rsidP="0007661B">
      <w:pPr>
        <w:spacing w:after="0" w:line="360" w:lineRule="auto"/>
        <w:rPr>
          <w:rFonts w:ascii="Times New Roman" w:eastAsia="Times New Roman" w:hAnsi="Times New Roman" w:cs="Times New Roman"/>
          <w:sz w:val="24"/>
          <w:szCs w:val="24"/>
          <w:lang w:eastAsia="en-GB"/>
        </w:rPr>
      </w:pPr>
    </w:p>
    <w:p w14:paraId="143F7610" w14:textId="00718AD1" w:rsidR="00AB7B0F" w:rsidRPr="00AB7B0F" w:rsidRDefault="00AB7B0F" w:rsidP="0007661B">
      <w:pPr>
        <w:pStyle w:val="Heading5"/>
        <w:numPr>
          <w:ilvl w:val="0"/>
          <w:numId w:val="1"/>
        </w:numPr>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ata pre-processing</w:t>
      </w:r>
    </w:p>
    <w:p w14:paraId="61A10E84" w14:textId="77777777"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PathVisio.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6D14C86A"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25"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Google search of the non-HGNC identifiers was done to replace then with an equivalent HGNC identifier (a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07661B">
      <w:pPr>
        <w:pStyle w:val="Heading5"/>
        <w:numPr>
          <w:ilvl w:val="0"/>
          <w:numId w:val="1"/>
        </w:numPr>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PathVisio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26"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xml:space="preserve">). Statistical analysis involved an overrepresentation analysis of the metabolites and proteins in these </w:t>
      </w:r>
      <w:r w:rsidRPr="00AB7B0F">
        <w:rPr>
          <w:rFonts w:ascii="Times New Roman" w:eastAsia="Times New Roman" w:hAnsi="Times New Roman" w:cs="Times New Roman"/>
          <w:color w:val="000000"/>
          <w:sz w:val="24"/>
          <w:szCs w:val="24"/>
          <w:lang w:eastAsia="en-GB"/>
        </w:rPr>
        <w:lastRenderedPageBreak/>
        <w:t>pathways and allowed for identification of pathways most significantly altered in the IR condition compared to the IS condition. </w:t>
      </w:r>
    </w:p>
    <w:p w14:paraId="7D564E8E" w14:textId="4FCFDC65"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27"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7612DEFC" w14:textId="14DACB96" w:rsid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p w14:paraId="487C90EE" w14:textId="77777777" w:rsidR="00AB7B0F" w:rsidRDefault="00AB7B0F" w:rsidP="0007661B">
      <w:pPr>
        <w:spacing w:after="0" w:line="360" w:lineRule="auto"/>
        <w:rPr>
          <w:rFonts w:ascii="Times New Roman" w:eastAsia="Times New Roman" w:hAnsi="Times New Roman" w:cs="Times New Roman"/>
          <w:sz w:val="24"/>
          <w:szCs w:val="24"/>
          <w:lang w:eastAsia="en-GB"/>
        </w:rPr>
      </w:pPr>
    </w:p>
    <w:p w14:paraId="5C8B4245" w14:textId="4D015DE9" w:rsidR="00AB7B0F" w:rsidRPr="00AB7B0F" w:rsidRDefault="00AB7B0F" w:rsidP="0007661B">
      <w:pPr>
        <w:pStyle w:val="Heading4"/>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Network Analysis</w:t>
      </w:r>
    </w:p>
    <w:p w14:paraId="657A3F49" w14:textId="78055C68" w:rsidR="00AB7B0F" w:rsidRPr="00AB7B0F" w:rsidRDefault="00AB7B0F" w:rsidP="0007661B">
      <w:pPr>
        <w:spacing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28"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29"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30"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07661B">
      <w:pPr>
        <w:spacing w:after="0" w:line="360" w:lineRule="auto"/>
        <w:rPr>
          <w:rFonts w:ascii="Times New Roman" w:eastAsia="Times New Roman" w:hAnsi="Times New Roman" w:cs="Times New Roman"/>
          <w:sz w:val="24"/>
          <w:szCs w:val="24"/>
          <w:lang w:eastAsia="en-GB"/>
        </w:rPr>
      </w:pPr>
    </w:p>
    <w:p w14:paraId="0162894A" w14:textId="3ED2A4E6" w:rsidR="00AB7B0F" w:rsidRPr="00AB7B0F" w:rsidRDefault="00AB7B0F" w:rsidP="0007661B">
      <w:pPr>
        <w:pStyle w:val="Heading3"/>
        <w:spacing w:line="360" w:lineRule="auto"/>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1C1338BB" w14:textId="72AE0663" w:rsid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 xml:space="preserve">were then </w:t>
      </w:r>
      <w:r w:rsidRPr="00AB7B0F">
        <w:rPr>
          <w:rFonts w:ascii="Times New Roman" w:eastAsia="Times New Roman" w:hAnsi="Times New Roman" w:cs="Times New Roman"/>
          <w:color w:val="000000"/>
          <w:sz w:val="24"/>
          <w:szCs w:val="24"/>
          <w:lang w:eastAsia="en-GB"/>
        </w:rPr>
        <w:lastRenderedPageBreak/>
        <w:t>used to establish what physiological characteristics were associated with the microbiome of the IR group. </w:t>
      </w:r>
    </w:p>
    <w:p w14:paraId="5AFA6E3A" w14:textId="77777777" w:rsidR="00AB7B0F" w:rsidRDefault="00AB7B0F" w:rsidP="0007661B">
      <w:pPr>
        <w:spacing w:after="0" w:line="360" w:lineRule="auto"/>
        <w:rPr>
          <w:rFonts w:ascii="Times New Roman" w:eastAsia="Times New Roman" w:hAnsi="Times New Roman" w:cs="Times New Roman"/>
          <w:color w:val="000000"/>
          <w:sz w:val="24"/>
          <w:szCs w:val="24"/>
          <w:lang w:eastAsia="en-GB"/>
        </w:rPr>
      </w:pPr>
    </w:p>
    <w:p w14:paraId="054F2458" w14:textId="1E486940" w:rsidR="00AB7B0F" w:rsidRPr="00AB7B0F" w:rsidRDefault="00AB7B0F" w:rsidP="0007661B">
      <w:pPr>
        <w:pStyle w:val="Heading4"/>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33F27C9C" w14:textId="52DA6FDD" w:rsidR="00AB7B0F" w:rsidRPr="00DD02AB" w:rsidRDefault="00AB7B0F" w:rsidP="0007661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5329C28D" w14:textId="77777777" w:rsidR="00AB7B0F" w:rsidRDefault="00AB7B0F" w:rsidP="0007661B">
      <w:pPr>
        <w:spacing w:after="0" w:line="360" w:lineRule="auto"/>
        <w:rPr>
          <w:rFonts w:ascii="Times New Roman" w:eastAsia="Times New Roman" w:hAnsi="Times New Roman" w:cs="Times New Roman"/>
          <w:color w:val="000000"/>
          <w:sz w:val="24"/>
          <w:szCs w:val="24"/>
          <w:lang w:eastAsia="en-GB"/>
        </w:rPr>
      </w:pPr>
    </w:p>
    <w:p w14:paraId="045C384C" w14:textId="0963C283" w:rsidR="00AB7B0F" w:rsidRPr="00AB7B0F" w:rsidRDefault="00AB7B0F" w:rsidP="0007661B">
      <w:pPr>
        <w:pStyle w:val="Heading4"/>
        <w:spacing w:line="360" w:lineRule="auto"/>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Taxon set enrichment analysis </w:t>
      </w:r>
    </w:p>
    <w:p w14:paraId="60E8651E" w14:textId="218F15C8" w:rsidR="00AB7B0F" w:rsidRPr="00AB7B0F" w:rsidRDefault="00AB7B0F" w:rsidP="0007661B">
      <w:pPr>
        <w:spacing w:after="0" w:line="36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1" w:history="1">
        <w:r w:rsidR="00C95602">
          <w:rPr>
            <w:rStyle w:val="Hyperlink"/>
          </w:rPr>
          <w:t>https://www.nature.com/articles/s41596-019-0264-1</w:t>
        </w:r>
      </w:hyperlink>
      <w:r w:rsidRPr="00AB7B0F">
        <w:rPr>
          <w:rFonts w:ascii="Times New Roman" w:eastAsia="Times New Roman" w:hAnsi="Times New Roman" w:cs="Times New Roman"/>
          <w:color w:val="000000"/>
          <w:sz w:val="24"/>
          <w:szCs w:val="24"/>
          <w:lang w:eastAsia="en-GB"/>
        </w:rPr>
        <w:t>) and allowed for associated host intrinsic factors for each group of taxa to be determined. </w:t>
      </w:r>
    </w:p>
    <w:p w14:paraId="5A497275" w14:textId="22A58149" w:rsidR="003F2906" w:rsidRPr="0007661B" w:rsidRDefault="003F2906" w:rsidP="002C47BA">
      <w:pPr>
        <w:pStyle w:val="Heading3"/>
        <w:rPr>
          <w:rFonts w:ascii="Times New Roman" w:hAnsi="Times New Roman" w:cs="Times New Roman"/>
          <w:color w:val="auto"/>
          <w:u w:val="single"/>
        </w:rPr>
      </w:pPr>
    </w:p>
    <w:p w14:paraId="425D892A" w14:textId="2A955C72" w:rsidR="00A456DD" w:rsidRPr="00A456DD" w:rsidRDefault="00A456DD" w:rsidP="00A456DD">
      <w:pPr>
        <w:pStyle w:val="Heading2"/>
        <w:rPr>
          <w:sz w:val="24"/>
          <w:szCs w:val="24"/>
          <w:u w:val="single"/>
        </w:rPr>
      </w:pPr>
      <w:r w:rsidRPr="00A456DD">
        <w:rPr>
          <w:sz w:val="24"/>
          <w:szCs w:val="24"/>
          <w:u w:val="single"/>
        </w:rPr>
        <w:t>References</w:t>
      </w:r>
    </w:p>
    <w:p w14:paraId="6DBB193F" w14:textId="77777777" w:rsidR="0002572F" w:rsidRPr="0007661B" w:rsidRDefault="003F2906" w:rsidP="0007661B">
      <w:pPr>
        <w:pStyle w:val="EndNoteBibliography"/>
        <w:spacing w:after="0" w:line="360" w:lineRule="auto"/>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07661B">
      <w:pPr>
        <w:pStyle w:val="EndNoteBibliography"/>
        <w:spacing w:after="0" w:line="360" w:lineRule="auto"/>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07661B">
      <w:pPr>
        <w:pStyle w:val="EndNoteBibliography"/>
        <w:spacing w:after="0" w:line="360" w:lineRule="auto"/>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07661B">
      <w:pPr>
        <w:pStyle w:val="EndNoteBibliography"/>
        <w:spacing w:line="360" w:lineRule="auto"/>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Mills GW, Avery PJ, McCarthy MI, Hattersley AT, Levy JC, Hitman GA, et al. Heritability estimates for beta cell function and features of the insulin resistance syndrome in UK families with an increased susceptibility to type 2 diabetes. Diabetologia. 2004;47(4):732-8.</w:t>
      </w:r>
    </w:p>
    <w:p w14:paraId="524BC08F" w14:textId="562DFAA1" w:rsidR="002C47BA" w:rsidRDefault="003F2906" w:rsidP="002C47BA">
      <w:pPr>
        <w:pStyle w:val="Heading3"/>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7B4CA23B" w:rsidR="0007661B" w:rsidRDefault="0007661B" w:rsidP="0007661B"/>
    <w:p w14:paraId="6F7EC8E2" w14:textId="77777777" w:rsidR="0007661B" w:rsidRDefault="0007661B" w:rsidP="0007661B">
      <w:pPr>
        <w:pStyle w:val="Heading2"/>
        <w:rPr>
          <w:sz w:val="24"/>
          <w:szCs w:val="24"/>
          <w:u w:val="single"/>
        </w:rPr>
      </w:pPr>
      <w:r>
        <w:rPr>
          <w:sz w:val="24"/>
          <w:szCs w:val="24"/>
          <w:u w:val="single"/>
        </w:rPr>
        <w:lastRenderedPageBreak/>
        <w:t>Appendix</w:t>
      </w:r>
    </w:p>
    <w:p w14:paraId="6DED8660" w14:textId="77777777" w:rsidR="0007661B" w:rsidRDefault="0007661B" w:rsidP="0007661B">
      <w:pPr>
        <w:pStyle w:val="Heading3"/>
        <w:spacing w:line="360" w:lineRule="auto"/>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07661B">
      <w:pPr>
        <w:spacing w:line="360" w:lineRule="auto"/>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07661B">
      <w:pPr>
        <w:pStyle w:val="Heading3"/>
        <w:jc w:val="center"/>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07661B">
      <w:pPr>
        <w:pStyle w:val="Heading3"/>
        <w:spacing w:line="360" w:lineRule="auto"/>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07661B">
      <w:pPr>
        <w:spacing w:line="360" w:lineRule="auto"/>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F50F4E">
        <w:trPr>
          <w:trHeight w:val="451"/>
        </w:trPr>
        <w:tc>
          <w:tcPr>
            <w:tcW w:w="4508" w:type="dxa"/>
          </w:tcPr>
          <w:p w14:paraId="73992652" w14:textId="77777777" w:rsidR="0007661B" w:rsidRPr="00650638" w:rsidRDefault="0007661B" w:rsidP="00F50F4E">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F50F4E">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F50F4E">
        <w:tc>
          <w:tcPr>
            <w:tcW w:w="4508" w:type="dxa"/>
          </w:tcPr>
          <w:p w14:paraId="3050914E"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F50F4E">
        <w:tc>
          <w:tcPr>
            <w:tcW w:w="4508" w:type="dxa"/>
          </w:tcPr>
          <w:p w14:paraId="28F85BCA"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F50F4E">
            <w:pPr>
              <w:tabs>
                <w:tab w:val="left" w:pos="1330"/>
              </w:tabs>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F50F4E">
        <w:tc>
          <w:tcPr>
            <w:tcW w:w="4508" w:type="dxa"/>
          </w:tcPr>
          <w:p w14:paraId="72367988"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F50F4E">
        <w:tc>
          <w:tcPr>
            <w:tcW w:w="4508" w:type="dxa"/>
          </w:tcPr>
          <w:p w14:paraId="1EC95CC9"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00172|HMDB00687</w:t>
            </w:r>
          </w:p>
        </w:tc>
        <w:tc>
          <w:tcPr>
            <w:tcW w:w="4508" w:type="dxa"/>
          </w:tcPr>
          <w:p w14:paraId="2DF94371"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F50F4E">
        <w:tc>
          <w:tcPr>
            <w:tcW w:w="4508" w:type="dxa"/>
          </w:tcPr>
          <w:p w14:paraId="7B92AE5E"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45385977"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F50F4E">
        <w:tc>
          <w:tcPr>
            <w:tcW w:w="4508" w:type="dxa"/>
          </w:tcPr>
          <w:p w14:paraId="5AB51425"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F50F4E">
            <w:pPr>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07661B"/>
    <w:p w14:paraId="43197DE1" w14:textId="77777777" w:rsidR="0007661B" w:rsidRDefault="0007661B" w:rsidP="0007661B">
      <w:pPr>
        <w:pStyle w:val="Heading3"/>
        <w:spacing w:line="360" w:lineRule="auto"/>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07661B">
      <w:pPr>
        <w:spacing w:line="360" w:lineRule="auto"/>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07661B">
      <w:pPr>
        <w:spacing w:after="0" w:line="240" w:lineRule="auto"/>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F50F4E">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F50F4E">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F50F4E">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F50F4E">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07661B"/>
    <w:p w14:paraId="1B7ED74A" w14:textId="77777777" w:rsidR="0007661B" w:rsidRDefault="0007661B" w:rsidP="0007661B">
      <w:pPr>
        <w:pStyle w:val="Heading3"/>
        <w:rPr>
          <w:rFonts w:ascii="Times New Roman" w:hAnsi="Times New Roman" w:cs="Times New Roman"/>
          <w:i/>
          <w:iCs/>
          <w:color w:val="auto"/>
          <w:u w:val="single"/>
        </w:rPr>
      </w:pPr>
      <w:r w:rsidRPr="002C47BA">
        <w:rPr>
          <w:rFonts w:ascii="Times New Roman" w:hAnsi="Times New Roman" w:cs="Times New Roman"/>
          <w:i/>
          <w:iCs/>
          <w:color w:val="auto"/>
          <w:u w:val="single"/>
        </w:rPr>
        <w:t xml:space="preserve">Appendix 4 </w:t>
      </w:r>
    </w:p>
    <w:p w14:paraId="45F8A92C" w14:textId="77777777" w:rsidR="0007661B" w:rsidRPr="0007661B" w:rsidRDefault="0007661B" w:rsidP="0007661B"/>
    <w:sectPr w:rsidR="0007661B" w:rsidRPr="000766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552C"/>
    <w:rsid w:val="00044FA7"/>
    <w:rsid w:val="000453F4"/>
    <w:rsid w:val="000511E3"/>
    <w:rsid w:val="00053CA0"/>
    <w:rsid w:val="00056D6C"/>
    <w:rsid w:val="000575AD"/>
    <w:rsid w:val="00065EC7"/>
    <w:rsid w:val="000678E3"/>
    <w:rsid w:val="00070F99"/>
    <w:rsid w:val="0007661B"/>
    <w:rsid w:val="000C47A2"/>
    <w:rsid w:val="00100822"/>
    <w:rsid w:val="00111069"/>
    <w:rsid w:val="001444D0"/>
    <w:rsid w:val="00146B61"/>
    <w:rsid w:val="001B0DD0"/>
    <w:rsid w:val="001B47B2"/>
    <w:rsid w:val="001C3C3A"/>
    <w:rsid w:val="001C587D"/>
    <w:rsid w:val="001E46AE"/>
    <w:rsid w:val="001F7631"/>
    <w:rsid w:val="00206229"/>
    <w:rsid w:val="00240C3B"/>
    <w:rsid w:val="00251850"/>
    <w:rsid w:val="002677F0"/>
    <w:rsid w:val="00286DC8"/>
    <w:rsid w:val="00293C82"/>
    <w:rsid w:val="002A5F17"/>
    <w:rsid w:val="002B0FC0"/>
    <w:rsid w:val="002C042D"/>
    <w:rsid w:val="002C1AEB"/>
    <w:rsid w:val="002C47BA"/>
    <w:rsid w:val="002E48D5"/>
    <w:rsid w:val="00305ACC"/>
    <w:rsid w:val="00306154"/>
    <w:rsid w:val="0032581F"/>
    <w:rsid w:val="00331BAE"/>
    <w:rsid w:val="0034059B"/>
    <w:rsid w:val="0034759E"/>
    <w:rsid w:val="00364FD9"/>
    <w:rsid w:val="003861AF"/>
    <w:rsid w:val="003863D7"/>
    <w:rsid w:val="00392A2A"/>
    <w:rsid w:val="003A43E6"/>
    <w:rsid w:val="003C109F"/>
    <w:rsid w:val="003E7977"/>
    <w:rsid w:val="003F2906"/>
    <w:rsid w:val="0041380C"/>
    <w:rsid w:val="00425194"/>
    <w:rsid w:val="004348DB"/>
    <w:rsid w:val="004A7E56"/>
    <w:rsid w:val="004B6F18"/>
    <w:rsid w:val="004C6111"/>
    <w:rsid w:val="004F0473"/>
    <w:rsid w:val="00520F4D"/>
    <w:rsid w:val="0053230B"/>
    <w:rsid w:val="00536BA8"/>
    <w:rsid w:val="005438E6"/>
    <w:rsid w:val="005523F1"/>
    <w:rsid w:val="0056439D"/>
    <w:rsid w:val="00565B36"/>
    <w:rsid w:val="005E095C"/>
    <w:rsid w:val="005F4459"/>
    <w:rsid w:val="005F51EA"/>
    <w:rsid w:val="00614A1B"/>
    <w:rsid w:val="00630DD2"/>
    <w:rsid w:val="00650638"/>
    <w:rsid w:val="00663EFF"/>
    <w:rsid w:val="0067509C"/>
    <w:rsid w:val="00675135"/>
    <w:rsid w:val="00682422"/>
    <w:rsid w:val="00696D3D"/>
    <w:rsid w:val="006A028B"/>
    <w:rsid w:val="006A40E4"/>
    <w:rsid w:val="006B4BCF"/>
    <w:rsid w:val="006B5424"/>
    <w:rsid w:val="006C1D75"/>
    <w:rsid w:val="006C7219"/>
    <w:rsid w:val="006D0803"/>
    <w:rsid w:val="006D1423"/>
    <w:rsid w:val="006D2F1D"/>
    <w:rsid w:val="007433B2"/>
    <w:rsid w:val="00767E75"/>
    <w:rsid w:val="007C429A"/>
    <w:rsid w:val="007C639C"/>
    <w:rsid w:val="007E163B"/>
    <w:rsid w:val="007F4396"/>
    <w:rsid w:val="0080345C"/>
    <w:rsid w:val="008A31DD"/>
    <w:rsid w:val="008B61E9"/>
    <w:rsid w:val="008C43CB"/>
    <w:rsid w:val="008D0039"/>
    <w:rsid w:val="008D0330"/>
    <w:rsid w:val="008F7E4D"/>
    <w:rsid w:val="00900D94"/>
    <w:rsid w:val="00923979"/>
    <w:rsid w:val="00953B3E"/>
    <w:rsid w:val="009A2F06"/>
    <w:rsid w:val="009A4524"/>
    <w:rsid w:val="009B7B95"/>
    <w:rsid w:val="009E23ED"/>
    <w:rsid w:val="009E685A"/>
    <w:rsid w:val="00A077EF"/>
    <w:rsid w:val="00A10878"/>
    <w:rsid w:val="00A11C4D"/>
    <w:rsid w:val="00A13C01"/>
    <w:rsid w:val="00A214E1"/>
    <w:rsid w:val="00A22B5A"/>
    <w:rsid w:val="00A456DD"/>
    <w:rsid w:val="00A47CEA"/>
    <w:rsid w:val="00A50320"/>
    <w:rsid w:val="00A50920"/>
    <w:rsid w:val="00A649D8"/>
    <w:rsid w:val="00AA729B"/>
    <w:rsid w:val="00AB7B0F"/>
    <w:rsid w:val="00B06144"/>
    <w:rsid w:val="00B07C14"/>
    <w:rsid w:val="00B210E4"/>
    <w:rsid w:val="00B31667"/>
    <w:rsid w:val="00B64BA0"/>
    <w:rsid w:val="00BA1B52"/>
    <w:rsid w:val="00BA23C6"/>
    <w:rsid w:val="00BC131F"/>
    <w:rsid w:val="00BE59BD"/>
    <w:rsid w:val="00C436E9"/>
    <w:rsid w:val="00C90B0C"/>
    <w:rsid w:val="00C95602"/>
    <w:rsid w:val="00CA0A24"/>
    <w:rsid w:val="00CA20E0"/>
    <w:rsid w:val="00CA4414"/>
    <w:rsid w:val="00CB6661"/>
    <w:rsid w:val="00CC14CF"/>
    <w:rsid w:val="00CE62A3"/>
    <w:rsid w:val="00D03242"/>
    <w:rsid w:val="00D06F46"/>
    <w:rsid w:val="00D51626"/>
    <w:rsid w:val="00D52B97"/>
    <w:rsid w:val="00D568FF"/>
    <w:rsid w:val="00DA21B1"/>
    <w:rsid w:val="00DA320E"/>
    <w:rsid w:val="00DD02AB"/>
    <w:rsid w:val="00DF4697"/>
    <w:rsid w:val="00E32C84"/>
    <w:rsid w:val="00E6727E"/>
    <w:rsid w:val="00EA724F"/>
    <w:rsid w:val="00EC097F"/>
    <w:rsid w:val="00EC2095"/>
    <w:rsid w:val="00ED7A0A"/>
    <w:rsid w:val="00F20B3A"/>
    <w:rsid w:val="00F271B7"/>
    <w:rsid w:val="00F372D1"/>
    <w:rsid w:val="00F379FD"/>
    <w:rsid w:val="00F41BF8"/>
    <w:rsid w:val="00F42879"/>
    <w:rsid w:val="00F47963"/>
    <w:rsid w:val="00F96BFD"/>
    <w:rsid w:val="00FC5924"/>
    <w:rsid w:val="00FD0687"/>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ezproxy.ub.unimaas.nl/science/article/pii/S0025712510002051" TargetMode="External"/><Relationship Id="rId13" Type="http://schemas.openxmlformats.org/officeDocument/2006/relationships/hyperlink" Target="https://www.thelancet.com/pdfs/journals/ebiom/PIIS2352-3964(19)30800-X.pdf" TargetMode="External"/><Relationship Id="rId18" Type="http://schemas.openxmlformats.org/officeDocument/2006/relationships/image" Target="media/image1.png"/><Relationship Id="rId26" Type="http://schemas.openxmlformats.org/officeDocument/2006/relationships/hyperlink" Target="https://academic.oup.com/nar/article/46/D1/D661/4612963" TargetMode="External"/><Relationship Id="rId3" Type="http://schemas.openxmlformats.org/officeDocument/2006/relationships/settings" Target="settings.xml"/><Relationship Id="rId21" Type="http://schemas.openxmlformats.org/officeDocument/2006/relationships/hyperlink" Target="https://github.com/jstansfield0/HMP2Data" TargetMode="External"/><Relationship Id="rId34" Type="http://schemas.openxmlformats.org/officeDocument/2006/relationships/theme" Target="theme/theme1.xml"/><Relationship Id="rId7" Type="http://schemas.openxmlformats.org/officeDocument/2006/relationships/hyperlink" Target="https://www.ncbi.nlm.nih.gov/pmc/articles/PMC5109542/" TargetMode="External"/><Relationship Id="rId12" Type="http://schemas.openxmlformats.org/officeDocument/2006/relationships/hyperlink" Target="https://www-pnas-org.ezproxy.ub.unimaas.nl/content/100/14/8466.long" TargetMode="External"/><Relationship Id="rId17" Type="http://schemas.openxmlformats.org/officeDocument/2006/relationships/hyperlink" Target="https://www.nature.com/articles/s41586-019-1236-x" TargetMode="External"/><Relationship Id="rId25" Type="http://schemas.openxmlformats.org/officeDocument/2006/relationships/hyperlink" Target="https://academic.oup.com/nar/article/47/D1/D786/5124600"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ncbi.nlm.nih.gov/pmc/articles/PMC5109542/" TargetMode="External"/><Relationship Id="rId20" Type="http://schemas.openxmlformats.org/officeDocument/2006/relationships/hyperlink" Target="https://academic.oup.com/bioinformatics/article/34/19/3417/4987147" TargetMode="External"/><Relationship Id="rId29" Type="http://schemas.openxmlformats.org/officeDocument/2006/relationships/hyperlink" Target="https://pubs.acs.org/doi/abs/10.1021/acs.jproteome.8b00702?casa_token=USD2zPrA-5QAAAAA%3AYyafljBu-Nc16fPtSZTe6iUPJs-9Osr3IunM7yHnmRqfAMPsnYE-OCnVtE63ZJN9MbDSHO4XSTxDSww-&amp;" TargetMode="External"/><Relationship Id="rId1" Type="http://schemas.openxmlformats.org/officeDocument/2006/relationships/numbering" Target="numbering.xml"/><Relationship Id="rId6" Type="http://schemas.openxmlformats.org/officeDocument/2006/relationships/hyperlink" Target="https://pubmed.ncbi.nlm.nih.gov/20660050/" TargetMode="External"/><Relationship Id="rId11" Type="http://schemas.openxmlformats.org/officeDocument/2006/relationships/hyperlink" Target="https://link.springer.com/article/10.1007/s00726-011-1088-7" TargetMode="External"/><Relationship Id="rId24" Type="http://schemas.openxmlformats.org/officeDocument/2006/relationships/hyperlink" Target="https://currentprotocols.onlinelibrary.wiley.com/doi/abs/10.1002/cpbi.86" TargetMode="External"/><Relationship Id="rId32" Type="http://schemas.openxmlformats.org/officeDocument/2006/relationships/image" Target="media/image2.png"/><Relationship Id="rId5" Type="http://schemas.openxmlformats.org/officeDocument/2006/relationships/hyperlink" Target="https://link-springer-com.ezproxy.ub.unimaas.nl/article/10.1007/s00125-004-1338-2" TargetMode="External"/><Relationship Id="rId15" Type="http://schemas.openxmlformats.org/officeDocument/2006/relationships/hyperlink" Target="https://www.nature.com/articles/s41467-017-00249-5" TargetMode="External"/><Relationship Id="rId23" Type="http://schemas.openxmlformats.org/officeDocument/2006/relationships/hyperlink" Target="https://journals.plos.org/ploscompbiol/article?id=10.1371/journal.pcbi.1004085" TargetMode="External"/><Relationship Id="rId28" Type="http://schemas.openxmlformats.org/officeDocument/2006/relationships/hyperlink" Target="https://www.ncbi.nlm.nih.gov/pmc/articles/PMC403769/" TargetMode="External"/><Relationship Id="rId10" Type="http://schemas.openxmlformats.org/officeDocument/2006/relationships/hyperlink" Target="https://www.jci.org/articles/view/10762" TargetMode="External"/><Relationship Id="rId19"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1" Type="http://schemas.openxmlformats.org/officeDocument/2006/relationships/hyperlink" Target="https://www.nature.com/articles/s41596-019-0264-1" TargetMode="External"/><Relationship Id="rId4" Type="http://schemas.openxmlformats.org/officeDocument/2006/relationships/webSettings" Target="webSettings.xml"/><Relationship Id="rId9" Type="http://schemas.openxmlformats.org/officeDocument/2006/relationships/hyperlink" Target="https://www-sciencedirect-com.ezproxy.ub.unimaas.nl/science/article/pii/S0002914999002118" TargetMode="External"/><Relationship Id="rId14" Type="http://schemas.openxmlformats.org/officeDocument/2006/relationships/hyperlink" Target="http://hmp2-data.stanford.edu/" TargetMode="External"/><Relationship Id="rId22" Type="http://schemas.openxmlformats.org/officeDocument/2006/relationships/hyperlink" Target="https://journals.plos.org/plosone/article?id=10.1371/journal.pone.0061217" TargetMode="External"/><Relationship Id="rId27" Type="http://schemas.openxmlformats.org/officeDocument/2006/relationships/hyperlink" Target="https://pubmed.ncbi.nlm.nih.gov/31441146/" TargetMode="External"/><Relationship Id="rId30" Type="http://schemas.openxmlformats.org/officeDocument/2006/relationships/hyperlink" Target="https://f1000research.com/articles/7-7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1</TotalTime>
  <Pages>14</Pages>
  <Words>4382</Words>
  <Characters>24983</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62</cp:revision>
  <dcterms:created xsi:type="dcterms:W3CDTF">2020-06-10T13:06:00Z</dcterms:created>
  <dcterms:modified xsi:type="dcterms:W3CDTF">2020-06-12T09:49:00Z</dcterms:modified>
</cp:coreProperties>
</file>